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BD1" w:rsidRPr="00652BD1" w:rsidRDefault="00652BD1" w:rsidP="00652BD1">
      <w:pPr>
        <w:rPr>
          <w:b/>
          <w:bCs/>
        </w:rPr>
      </w:pPr>
      <w:r w:rsidRPr="00652BD1">
        <w:rPr>
          <w:b/>
          <w:bCs/>
        </w:rPr>
        <w:t>Previous experience with technology:</w:t>
      </w:r>
    </w:p>
    <w:p w:rsidR="00652BD1" w:rsidRDefault="00652BD1" w:rsidP="00C62C29">
      <w:r>
        <w:t xml:space="preserve">“In the past year, how </w:t>
      </w:r>
      <w:r>
        <w:t>often</w:t>
      </w:r>
      <w:r>
        <w:t xml:space="preserve"> have you used</w:t>
      </w:r>
      <w:r w:rsidR="00C62C29">
        <w:t xml:space="preserve"> technology</w:t>
      </w:r>
      <w:bookmarkStart w:id="0" w:name="_GoBack"/>
      <w:bookmarkEnd w:id="0"/>
      <w:r>
        <w:t>?</w:t>
      </w:r>
      <w:r w:rsidR="00D56C48">
        <w:fldChar w:fldCharType="begin"/>
      </w:r>
      <w:r w:rsidR="00D56C48">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00D56C48">
        <w:fldChar w:fldCharType="separate"/>
      </w:r>
      <w:r w:rsidR="00D56C48" w:rsidRPr="00D56C48">
        <w:rPr>
          <w:rFonts w:ascii="Calibri" w:hAnsi="Calibri" w:cs="Calibri"/>
        </w:rPr>
        <w:t>(Stuck &amp; Rogers, 2018)</w:t>
      </w:r>
      <w:r w:rsidR="00D56C48">
        <w:fldChar w:fldCharType="end"/>
      </w:r>
      <w:r>
        <w:t>”</w:t>
      </w:r>
    </w:p>
    <w:p w:rsidR="00652BD1" w:rsidRDefault="00652BD1" w:rsidP="00652BD1"/>
    <w:p w:rsidR="00C80EE3" w:rsidRDefault="00C927AC">
      <w:r>
        <w:t>“We asked participants to imagine they needed assistance in everyday life and to indicate preferences for human versus robot assistance with 58 home-based tasks, assuming the robot could perform those tasks to the level of a human.”</w:t>
      </w:r>
    </w:p>
    <w:p w:rsidR="00B3648B" w:rsidRDefault="00B3648B"/>
    <w:p w:rsidR="00A46B17" w:rsidRDefault="001A7CD2" w:rsidP="00A46B17">
      <w:r>
        <w:t xml:space="preserve">Online Resource </w:t>
      </w:r>
      <w:r w:rsidR="008455B8">
        <w:fldChar w:fldCharType="begin"/>
      </w:r>
      <w:r w:rsidR="008455B8">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8455B8">
        <w:fldChar w:fldCharType="separate"/>
      </w:r>
      <w:r w:rsidR="008455B8" w:rsidRPr="00A46B17">
        <w:rPr>
          <w:rFonts w:ascii="Calibri" w:hAnsi="Calibri" w:cs="Calibri"/>
        </w:rPr>
        <w:t>(Smarr et al., 2014)</w:t>
      </w:r>
      <w:r w:rsidR="008455B8">
        <w:fldChar w:fldCharType="end"/>
      </w:r>
      <w:r w:rsidR="008455B8">
        <w:t xml:space="preserve">: The 25 action words given to older adults during the group interview to facilitate discussion of what tasks they would want robot assistance with in their homes. </w:t>
      </w:r>
    </w:p>
    <w:p w:rsidR="00A46B17" w:rsidRDefault="00A46B17" w:rsidP="00A46B17">
      <w:pPr>
        <w:pStyle w:val="ListParagraph"/>
        <w:numPr>
          <w:ilvl w:val="0"/>
          <w:numId w:val="1"/>
        </w:numPr>
      </w:pPr>
      <w:r>
        <w:t xml:space="preserve">Carry </w:t>
      </w:r>
    </w:p>
    <w:p w:rsidR="00A46B17" w:rsidRDefault="008455B8" w:rsidP="00A46B17">
      <w:pPr>
        <w:pStyle w:val="ListParagraph"/>
        <w:numPr>
          <w:ilvl w:val="0"/>
          <w:numId w:val="1"/>
        </w:numPr>
      </w:pPr>
      <w:r>
        <w:t xml:space="preserve">Entertain </w:t>
      </w:r>
    </w:p>
    <w:p w:rsidR="00A46B17" w:rsidRDefault="008455B8" w:rsidP="00A46B17">
      <w:pPr>
        <w:pStyle w:val="ListParagraph"/>
        <w:numPr>
          <w:ilvl w:val="0"/>
          <w:numId w:val="1"/>
        </w:numPr>
      </w:pPr>
      <w:r>
        <w:t xml:space="preserve">Find Interact/Converse </w:t>
      </w:r>
    </w:p>
    <w:p w:rsidR="00A46B17" w:rsidRDefault="008455B8" w:rsidP="00A46B17">
      <w:pPr>
        <w:pStyle w:val="ListParagraph"/>
        <w:numPr>
          <w:ilvl w:val="0"/>
          <w:numId w:val="1"/>
        </w:numPr>
      </w:pPr>
      <w:r>
        <w:t xml:space="preserve">Monitoring (home, health) </w:t>
      </w:r>
    </w:p>
    <w:p w:rsidR="00A46B17" w:rsidRDefault="008455B8" w:rsidP="00A46B17">
      <w:pPr>
        <w:pStyle w:val="ListParagraph"/>
        <w:numPr>
          <w:ilvl w:val="0"/>
          <w:numId w:val="1"/>
        </w:numPr>
      </w:pPr>
      <w:r>
        <w:t xml:space="preserve">Notify/Alert/Warn </w:t>
      </w:r>
    </w:p>
    <w:p w:rsidR="00A46B17" w:rsidRDefault="008455B8" w:rsidP="00A46B17">
      <w:pPr>
        <w:pStyle w:val="ListParagraph"/>
        <w:numPr>
          <w:ilvl w:val="0"/>
          <w:numId w:val="1"/>
        </w:numPr>
      </w:pPr>
      <w:r>
        <w:t xml:space="preserve">Open </w:t>
      </w:r>
    </w:p>
    <w:p w:rsidR="00A46B17" w:rsidRDefault="008455B8" w:rsidP="00A46B17">
      <w:pPr>
        <w:pStyle w:val="ListParagraph"/>
        <w:numPr>
          <w:ilvl w:val="0"/>
          <w:numId w:val="1"/>
        </w:numPr>
      </w:pPr>
      <w:r>
        <w:t xml:space="preserve">Organize </w:t>
      </w:r>
    </w:p>
    <w:p w:rsidR="00A46B17" w:rsidRDefault="008455B8" w:rsidP="00A46B17">
      <w:pPr>
        <w:pStyle w:val="ListParagraph"/>
        <w:numPr>
          <w:ilvl w:val="0"/>
          <w:numId w:val="1"/>
        </w:numPr>
      </w:pPr>
      <w:r>
        <w:t xml:space="preserve">Pick up/Lift </w:t>
      </w:r>
    </w:p>
    <w:p w:rsidR="00A46B17" w:rsidRDefault="008455B8" w:rsidP="00A46B17">
      <w:pPr>
        <w:pStyle w:val="ListParagraph"/>
        <w:numPr>
          <w:ilvl w:val="0"/>
          <w:numId w:val="1"/>
        </w:numPr>
      </w:pPr>
      <w:r>
        <w:t xml:space="preserve">Place </w:t>
      </w:r>
    </w:p>
    <w:p w:rsidR="00A46B17" w:rsidRDefault="008455B8" w:rsidP="00A46B17">
      <w:pPr>
        <w:pStyle w:val="ListParagraph"/>
        <w:numPr>
          <w:ilvl w:val="0"/>
          <w:numId w:val="1"/>
        </w:numPr>
      </w:pPr>
      <w:r>
        <w:t xml:space="preserve">Play </w:t>
      </w:r>
    </w:p>
    <w:p w:rsidR="00A46B17" w:rsidRDefault="008455B8" w:rsidP="00A46B17">
      <w:pPr>
        <w:pStyle w:val="ListParagraph"/>
        <w:numPr>
          <w:ilvl w:val="0"/>
          <w:numId w:val="1"/>
        </w:numPr>
      </w:pPr>
      <w:r>
        <w:t xml:space="preserve">Prepare </w:t>
      </w:r>
    </w:p>
    <w:p w:rsidR="00A46B17" w:rsidRDefault="008455B8" w:rsidP="00A46B17">
      <w:pPr>
        <w:pStyle w:val="ListParagraph"/>
        <w:numPr>
          <w:ilvl w:val="0"/>
          <w:numId w:val="1"/>
        </w:numPr>
      </w:pPr>
      <w:r>
        <w:t xml:space="preserve">Push/Pull </w:t>
      </w:r>
    </w:p>
    <w:p w:rsidR="00A46B17" w:rsidRDefault="008455B8" w:rsidP="00A46B17">
      <w:pPr>
        <w:pStyle w:val="ListParagraph"/>
        <w:numPr>
          <w:ilvl w:val="0"/>
          <w:numId w:val="1"/>
        </w:numPr>
      </w:pPr>
      <w:r>
        <w:t xml:space="preserve">Reach </w:t>
      </w:r>
    </w:p>
    <w:p w:rsidR="00A46B17" w:rsidRDefault="008455B8" w:rsidP="00A46B17">
      <w:pPr>
        <w:pStyle w:val="ListParagraph"/>
        <w:numPr>
          <w:ilvl w:val="0"/>
          <w:numId w:val="1"/>
        </w:numPr>
      </w:pPr>
      <w:r>
        <w:t xml:space="preserve">Remind </w:t>
      </w:r>
    </w:p>
    <w:p w:rsidR="00A46B17" w:rsidRDefault="008455B8" w:rsidP="00A46B17">
      <w:pPr>
        <w:pStyle w:val="ListParagraph"/>
        <w:numPr>
          <w:ilvl w:val="0"/>
          <w:numId w:val="1"/>
        </w:numPr>
      </w:pPr>
      <w:r>
        <w:t xml:space="preserve">Repair </w:t>
      </w:r>
    </w:p>
    <w:p w:rsidR="00A46B17" w:rsidRDefault="008455B8" w:rsidP="00A46B17">
      <w:pPr>
        <w:pStyle w:val="ListParagraph"/>
        <w:numPr>
          <w:ilvl w:val="0"/>
          <w:numId w:val="1"/>
        </w:numPr>
      </w:pPr>
      <w:r>
        <w:t xml:space="preserve">Show/Demonstrate </w:t>
      </w:r>
    </w:p>
    <w:p w:rsidR="008455B8" w:rsidRDefault="008455B8" w:rsidP="00A46B17">
      <w:pPr>
        <w:pStyle w:val="ListParagraph"/>
        <w:numPr>
          <w:ilvl w:val="0"/>
          <w:numId w:val="1"/>
        </w:numPr>
      </w:pPr>
      <w:r>
        <w:t>Teach/Inform</w:t>
      </w:r>
    </w:p>
    <w:p w:rsidR="008455B8" w:rsidRDefault="008455B8"/>
    <w:p w:rsidR="00B3648B" w:rsidRDefault="00B3648B">
      <w:r>
        <w:t>Preferably, Nao shows some functions/scenarios in following categories</w:t>
      </w:r>
      <w:r w:rsidR="002E4F36">
        <w:t xml:space="preserve"> </w:t>
      </w:r>
      <w:r w:rsidR="002E4F36">
        <w:fldChar w:fldCharType="begin"/>
      </w:r>
      <w:r w:rsidR="00D56C48">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2E4F36">
        <w:fldChar w:fldCharType="separate"/>
      </w:r>
      <w:r w:rsidR="002E4F36" w:rsidRPr="00A46B17">
        <w:rPr>
          <w:rFonts w:ascii="Calibri" w:hAnsi="Calibri" w:cs="Calibri"/>
        </w:rPr>
        <w:t>(</w:t>
      </w:r>
      <w:proofErr w:type="spellStart"/>
      <w:r w:rsidR="002E4F36" w:rsidRPr="00A46B17">
        <w:rPr>
          <w:rFonts w:ascii="Calibri" w:hAnsi="Calibri" w:cs="Calibri"/>
        </w:rPr>
        <w:t>Smarr</w:t>
      </w:r>
      <w:proofErr w:type="spellEnd"/>
      <w:r w:rsidR="002E4F36" w:rsidRPr="00A46B17">
        <w:rPr>
          <w:rFonts w:ascii="Calibri" w:hAnsi="Calibri" w:cs="Calibri"/>
        </w:rPr>
        <w:t xml:space="preserve"> et al., 2014)</w:t>
      </w:r>
      <w:r w:rsidR="002E4F36">
        <w:fldChar w:fldCharType="end"/>
      </w:r>
      <w:r>
        <w:t>:</w:t>
      </w:r>
    </w:p>
    <w:p w:rsidR="00B3648B" w:rsidRDefault="00B3648B" w:rsidP="00B3648B">
      <w:r>
        <w:t xml:space="preserve">Personal care: e.g., assisting with daily needs: </w:t>
      </w:r>
      <w:r w:rsidR="008455B8">
        <w:t xml:space="preserve">comb hair, brush teeth, get dressed, </w:t>
      </w:r>
      <w:r>
        <w:t>eating, walking, and drinking. Bathing…</w:t>
      </w:r>
    </w:p>
    <w:p w:rsidR="00B3648B" w:rsidRDefault="00B3648B" w:rsidP="00BA0FCA">
      <w:r>
        <w:t>Leisure activities: e.g., entertainment, social activities, games, hobbies</w:t>
      </w:r>
      <w:r w:rsidR="00BA0FCA">
        <w:t xml:space="preserve">, call family/friends, learn new skills, get information on hobbies, learn to use new technology </w:t>
      </w:r>
    </w:p>
    <w:p w:rsidR="00B3648B" w:rsidRDefault="00B3648B">
      <w:r>
        <w:t>Health: e.g., medication management, exercise, calling doctor</w:t>
      </w:r>
      <w:r w:rsidR="00BA0FCA">
        <w:t>/911, remind to take medicine</w:t>
      </w:r>
      <w:r>
        <w:t xml:space="preserve"> </w:t>
      </w:r>
    </w:p>
    <w:p w:rsidR="00B3648B" w:rsidRDefault="00B3648B">
      <w:r>
        <w:t>Chores: e.g., housework, yardwork, cooking</w:t>
      </w:r>
      <w:r w:rsidR="00571EC7">
        <w:t xml:space="preserve">, set table, laundry water plant, clean kitchen, control pests, sweep/mop floors, clean windows, make beds, change sheets, take out trash, garden/prune, sort mail </w:t>
      </w:r>
    </w:p>
    <w:p w:rsidR="00B3648B" w:rsidRDefault="00B3648B">
      <w:r>
        <w:t>Information management: e.g., reminders (e.g., appointments; daily activities), monitoring</w:t>
      </w:r>
      <w:r w:rsidR="00571EC7">
        <w:t xml:space="preserve"> (home/warns of danger)</w:t>
      </w:r>
      <w:r>
        <w:t>, home, finding information such as weather/news</w:t>
      </w:r>
    </w:p>
    <w:p w:rsidR="00B3648B" w:rsidRDefault="00B3648B" w:rsidP="00B3648B">
      <w:r>
        <w:lastRenderedPageBreak/>
        <w:t>Manipulating objects: e.g.</w:t>
      </w:r>
      <w:r w:rsidR="00571EC7">
        <w:t>, reaching</w:t>
      </w:r>
      <w:r>
        <w:t xml:space="preserve"> or fetching objects, open/close drawers, finding items </w:t>
      </w:r>
    </w:p>
    <w:sectPr w:rsidR="00B364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qgUAOX+J2iwAAAA="/>
  </w:docVars>
  <w:rsids>
    <w:rsidRoot w:val="00271D50"/>
    <w:rsid w:val="00164CFE"/>
    <w:rsid w:val="001A7CD2"/>
    <w:rsid w:val="0020716A"/>
    <w:rsid w:val="00271D50"/>
    <w:rsid w:val="002E4F36"/>
    <w:rsid w:val="00571EC7"/>
    <w:rsid w:val="00652BD1"/>
    <w:rsid w:val="008455B8"/>
    <w:rsid w:val="00A46B17"/>
    <w:rsid w:val="00B3648B"/>
    <w:rsid w:val="00BA0FCA"/>
    <w:rsid w:val="00BE7428"/>
    <w:rsid w:val="00C62C29"/>
    <w:rsid w:val="00C80EE3"/>
    <w:rsid w:val="00C927AC"/>
    <w:rsid w:val="00D56C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9BEFA"/>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TotalTime>
  <Pages>2</Pages>
  <Words>1358</Words>
  <Characters>774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8</cp:revision>
  <dcterms:created xsi:type="dcterms:W3CDTF">2022-06-15T15:26:00Z</dcterms:created>
  <dcterms:modified xsi:type="dcterms:W3CDTF">2022-06-1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